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06C1D76" w14:textId="77777777" w:rsidR="009F51D2" w:rsidRDefault="00270AF0">
      <w:fldSimple w:instr=" ADDIN ZOTERO_TEMP ">
        <w:r>
          <w:rPr>
            <w:noProof/>
          </w:rPr>
          <w:t>{Citation}</w:t>
        </w:r>
      </w:fldSimple>
      <w:bookmarkStart w:id="0" w:name="_GoBack"/>
      <w:bookmarkEnd w:id="0"/>
    </w:p>
    <w:sectPr w:rsidR="009F51D2" w:rsidSect="00D6718D"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proofState w:spelling="clean" w:grammar="clean"/>
  <w:revisionView w:insDel="0" w:formatting="0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70AF0"/>
    <w:rsid w:val="00270AF0"/>
    <w:rsid w:val="00557754"/>
    <w:rsid w:val="00D6718D"/>
    <w:rsid w:val="00D759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4:docId w14:val="6E201871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fr-FR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Bureau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5</Words>
  <Characters>28</Characters>
  <Application>Microsoft Macintosh Word</Application>
  <DocSecurity>0</DocSecurity>
  <Lines>1</Lines>
  <Paragraphs>1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tilisateur de Microsoft Office</dc:creator>
  <cp:keywords/>
  <dc:description/>
  <cp:lastModifiedBy>Utilisateur de Microsoft Office</cp:lastModifiedBy>
  <cp:revision>1</cp:revision>
  <dcterms:created xsi:type="dcterms:W3CDTF">2018-10-05T17:00:00Z</dcterms:created>
  <dcterms:modified xsi:type="dcterms:W3CDTF">2018-10-05T18:48:00Z</dcterms:modified>
</cp:coreProperties>
</file>